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A2A03" w:rsidRDefault="002A2A03">
      <w:bookmarkStart w:id="0" w:name="_GoBack"/>
      <w:bookmarkEnd w:id="0"/>
    </w:p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2A2A03" w:rsidRDefault="00440977">
      <w:pPr>
        <w:jc w:val="center"/>
      </w:pPr>
      <w:r>
        <w:t>Full Title of Your Paper Here</w:t>
      </w:r>
    </w:p>
    <w:p w:rsidR="002A2A03" w:rsidRDefault="00440977">
      <w:pPr>
        <w:jc w:val="center"/>
      </w:pPr>
      <w:r>
        <w:t>Your Name  (First M. Last)</w:t>
      </w:r>
    </w:p>
    <w:p w:rsidR="002A2A03" w:rsidRDefault="00440977">
      <w:pPr>
        <w:jc w:val="center"/>
      </w:pPr>
      <w:r>
        <w:t>School or Institution Name (University at Place or Town, State)</w:t>
      </w:r>
    </w:p>
    <w:p w:rsidR="008540F8" w:rsidRDefault="00440977" w:rsidP="00CA0D6F">
      <w:pPr>
        <w:ind w:firstLine="0"/>
        <w:jc w:val="center"/>
      </w:pPr>
      <w:r>
        <w:br w:type="page"/>
      </w:r>
      <w:r w:rsidR="00510258">
        <w:lastRenderedPageBreak/>
        <w:t>The Media and Public Trust</w:t>
      </w:r>
    </w:p>
    <w:p w:rsidR="00CA0D6F" w:rsidRDefault="00440977" w:rsidP="00CA0D6F">
      <w:pPr>
        <w:ind w:firstLine="0"/>
      </w:pPr>
      <w:r>
        <w:tab/>
      </w:r>
      <w:r>
        <w:t xml:space="preserve">In the contemporary age, the evaluation of a news source has become a contentious and critical aspect. </w:t>
      </w:r>
      <w:r w:rsidR="00C73A75">
        <w:t>Not all the news sources are trustworthy or reliable. Moreover, the surge of fake news has further exacerbated the situation.</w:t>
      </w:r>
      <w:r w:rsidR="00C016E3">
        <w:t xml:space="preserve"> </w:t>
      </w:r>
      <w:r w:rsidR="00C262FB">
        <w:t>A certain criteria ought to be established and applied to serve the purpose of following a credible source of news and information.</w:t>
      </w:r>
      <w:r w:rsidR="0022567A">
        <w:t xml:space="preserve"> It can be essentially based on the selection of questions while assessing the news and its source. </w:t>
      </w:r>
      <w:r w:rsidR="002D2B32">
        <w:t xml:space="preserve">With the availability, it becomes further challenging to </w:t>
      </w:r>
      <w:r w:rsidR="00291525">
        <w:t>believe and adhere to the news source</w:t>
      </w:r>
      <w:r w:rsidR="003A0D9E">
        <w:t xml:space="preserve"> in true letter and spirits. </w:t>
      </w:r>
      <w:r w:rsidR="006566FF">
        <w:t xml:space="preserve">Internet platforms, advertisement, print media and news channels are the dominant sources that confuse the readers and often engage in the spread of fabricated news. </w:t>
      </w:r>
    </w:p>
    <w:p w:rsidR="00692AD6" w:rsidRDefault="00440977" w:rsidP="00CA0D6F">
      <w:pPr>
        <w:ind w:firstLine="0"/>
      </w:pPr>
      <w:r>
        <w:tab/>
        <w:t>First, the key is</w:t>
      </w:r>
      <w:r>
        <w:t xml:space="preserve"> evidence. Always seek the evidence offered that supplements the argument or theme of the news story</w:t>
      </w:r>
      <w:r w:rsidR="00F93F49">
        <w:fldChar w:fldCharType="begin"/>
      </w:r>
      <w:r w:rsidR="00F93F49">
        <w:instrText xml:space="preserve"> ADDIN ZOTERO_ITEM CSL_CITATION {"citationID":"Cim8hYIV","properties":{"formattedCitation":"(\\uc0\\u8220{}What Makes Information Reliable? | Student Skills Workshops,\\uc0\\u8221{} n.d.)","plainCitation":"(“What Makes Information Reliable? | Student Skills Workshops,” n.d.)","noteIndex":0},"citationItems":[{"id":1941,"uris":["http://zotero.org/users/local/H8YOvGFC/items/Q87C5KSC"],"uri":["http://zotero.org/users/local/H8YOvGFC/items/Q87C5KSC"],"itemData":{"id":1941,"type":"webpage","title":"What Makes Information Reliable? | Student Skills Workshops","URL":"https://sites.austincc.edu/student-skills-workshops/critical-reading/what-makes-information-reliable/","accessed":{"date-parts":[["2019",2,2]]}}}],"schema":"https://github.com/citation-style-language/schema/raw/master/csl-citation.json"} </w:instrText>
      </w:r>
      <w:r w:rsidR="00F93F49">
        <w:fldChar w:fldCharType="separate"/>
      </w:r>
      <w:r w:rsidR="00F93F49" w:rsidRPr="00F93F49">
        <w:t>(“What Makes Information Reliable? | Student Skills Workshops,” n.d.)</w:t>
      </w:r>
      <w:r w:rsidR="00F93F49">
        <w:fldChar w:fldCharType="end"/>
      </w:r>
      <w:r>
        <w:t>. Merely ruminating upon the speculations or like</w:t>
      </w:r>
      <w:r>
        <w:t xml:space="preserve">lihoods are the prominent variables present in </w:t>
      </w:r>
      <w:r w:rsidR="00734D92">
        <w:t>fake</w:t>
      </w:r>
      <w:r>
        <w:t xml:space="preserve"> or exaggerated n</w:t>
      </w:r>
      <w:r w:rsidR="00734D92">
        <w:t xml:space="preserve">ews. </w:t>
      </w:r>
      <w:r w:rsidR="005C441A">
        <w:t>The other aspect to search for is the sentiment of biases.</w:t>
      </w:r>
      <w:r w:rsidR="008B6AA2">
        <w:t xml:space="preserve"> Political affiliation and the </w:t>
      </w:r>
      <w:r w:rsidR="002E33E3">
        <w:t>inclination towards maligning specific parties are pervasive practices in the contemporary trend of news and media</w:t>
      </w:r>
      <w:r w:rsidR="00F93F49">
        <w:fldChar w:fldCharType="begin"/>
      </w:r>
      <w:r w:rsidR="00F93F49">
        <w:instrText xml:space="preserve"> ADDIN ZOTERO_ITEM CSL_CITATION {"citationID":"s2jM116z","properties":{"formattedCitation":"(Brittany Rhea Deputy, n.d.)","plainCitation":"(Brittany Rhea Deputy, n.d.)","noteIndex":0},"citationItems":[{"id":1939,"uris":["http://zotero.org/users/local/H8YOvGFC/items/HXMBX6BP"],"uri":["http://zotero.org/users/local/H8YOvGFC/items/HXMBX6BP"],"itemData":{"id":1939,"type":"webpage","title":"LibGuides: Finding News and News Evaluation: Evaluating News Sources","abstract":"LibGuides: Finding News and News Evaluation: Evaluating News Sources","URL":"//guides.lib.utexas.edu/news/evaluate","shortTitle":"LibGuides","language":"en","author":[{"family":"Brittany Rhea Deputy","given":"MLIS"}],"accessed":{"date-parts":[["2019",2,2]]}}}],"schema":"https://github.com/citation-style-language/schema/raw/master/csl-citation.json"} </w:instrText>
      </w:r>
      <w:r w:rsidR="00F93F49">
        <w:fldChar w:fldCharType="separate"/>
      </w:r>
      <w:r w:rsidR="00F93F49" w:rsidRPr="00F93F49">
        <w:t>(Brittany Rhea Deputy, n.d.)</w:t>
      </w:r>
      <w:r w:rsidR="00F93F49">
        <w:fldChar w:fldCharType="end"/>
      </w:r>
      <w:r w:rsidR="002E33E3">
        <w:t xml:space="preserve">. </w:t>
      </w:r>
      <w:r w:rsidR="00472240">
        <w:t>If the news only highlights the negative sides of a story, it is probably aiming at prejudice. Besides, the appealing or exaggerated depiction of visuals that evoke a radical response of reads is also an indication of the biases inculcated in the news. Last, the critical analysis of the headline and the content is imperative to distinguish between a fake a</w:t>
      </w:r>
      <w:r w:rsidR="00B903FB">
        <w:t>n</w:t>
      </w:r>
      <w:r w:rsidR="00472240">
        <w:t>d a credible source of information.</w:t>
      </w:r>
    </w:p>
    <w:p w:rsidR="00510258" w:rsidRDefault="00440977" w:rsidP="00382E70">
      <w:pPr>
        <w:ind w:firstLine="0"/>
      </w:pPr>
      <w:r>
        <w:tab/>
      </w:r>
      <w:r w:rsidR="00BF5942">
        <w:t xml:space="preserve">To conclude, the adherence to every other news source </w:t>
      </w:r>
      <w:r w:rsidR="00C3526B">
        <w:t xml:space="preserve">ought </w:t>
      </w:r>
      <w:r w:rsidR="000D13F9">
        <w:t>not to</w:t>
      </w:r>
      <w:r w:rsidR="00C3526B">
        <w:t xml:space="preserve"> be observed. </w:t>
      </w:r>
      <w:r w:rsidR="000D13F9">
        <w:t xml:space="preserve">Evidence, biases and the appeal are the </w:t>
      </w:r>
      <w:r w:rsidR="004C1D13">
        <w:t xml:space="preserve">critical elements that must be examined before following </w:t>
      </w:r>
      <w:r w:rsidR="000F61FA">
        <w:t>a news source.</w:t>
      </w:r>
      <w:r w:rsidR="00382E70">
        <w:t xml:space="preserve"> </w:t>
      </w:r>
    </w:p>
    <w:p w:rsidR="00510258" w:rsidRDefault="00510258">
      <w:pPr>
        <w:pStyle w:val="Title"/>
      </w:pPr>
    </w:p>
    <w:p w:rsidR="002A2A03" w:rsidRDefault="00440977" w:rsidP="00F93F49">
      <w:pPr>
        <w:pStyle w:val="Title"/>
        <w:ind w:left="2880" w:firstLine="720"/>
        <w:jc w:val="left"/>
      </w:pPr>
      <w:r>
        <w:lastRenderedPageBreak/>
        <w:t>References</w:t>
      </w:r>
    </w:p>
    <w:p w:rsidR="00F93F49" w:rsidRPr="00F93F49" w:rsidRDefault="00440977" w:rsidP="00F93F49">
      <w:pPr>
        <w:pStyle w:val="Bibliography"/>
      </w:pPr>
      <w:r>
        <w:fldChar w:fldCharType="begin"/>
      </w:r>
      <w:r>
        <w:instrText xml:space="preserve"> ADDIN ZOTERO_BIBL {"uncited":[],"omitted":[],"custom":[]} </w:instrText>
      </w:r>
      <w:r>
        <w:instrText xml:space="preserve">CSL_BIBLIOGRAPHY </w:instrText>
      </w:r>
      <w:r>
        <w:fldChar w:fldCharType="separate"/>
      </w:r>
      <w:r w:rsidRPr="00F93F49">
        <w:t>Brittany Rhea Deputy, M. (n.d.). LibGuides: Finding News and News Evaluation: Evaluating News Sources. Retrieved February 2, 2019, from //guides.lib.utexas.edu/news/evaluate</w:t>
      </w:r>
    </w:p>
    <w:p w:rsidR="00F93F49" w:rsidRPr="00F93F49" w:rsidRDefault="00440977" w:rsidP="00F93F49">
      <w:pPr>
        <w:pStyle w:val="Bibliography"/>
      </w:pPr>
      <w:r w:rsidRPr="00F93F49">
        <w:t xml:space="preserve">What Makes Information Reliable? | Student Skills Workshops. </w:t>
      </w:r>
      <w:r w:rsidRPr="00F93F49">
        <w:t>(n.d.). Retrieved February 2, 2019, from https://sites.austincc.edu/student-skills-workshops/critical-reading/what-makes-information-reliable/</w:t>
      </w:r>
    </w:p>
    <w:p w:rsidR="002A2A03" w:rsidRDefault="00440977">
      <w:pPr>
        <w:ind w:left="720" w:hanging="720"/>
      </w:pPr>
      <w:r>
        <w:fldChar w:fldCharType="end"/>
      </w:r>
    </w:p>
    <w:sectPr w:rsidR="002A2A03">
      <w:headerReference w:type="even" r:id="rId7"/>
      <w:headerReference w:type="default" r:id="rId8"/>
      <w:headerReference w:type="first" r:id="rId9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40977" w:rsidRDefault="00440977">
      <w:pPr>
        <w:spacing w:line="240" w:lineRule="auto"/>
      </w:pPr>
      <w:r>
        <w:separator/>
      </w:r>
    </w:p>
  </w:endnote>
  <w:endnote w:type="continuationSeparator" w:id="0">
    <w:p w:rsidR="00440977" w:rsidRDefault="0044097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40977" w:rsidRDefault="00440977">
      <w:pPr>
        <w:spacing w:line="240" w:lineRule="auto"/>
      </w:pPr>
      <w:r>
        <w:separator/>
      </w:r>
    </w:p>
  </w:footnote>
  <w:footnote w:type="continuationSeparator" w:id="0">
    <w:p w:rsidR="00440977" w:rsidRDefault="0044097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440977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440977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A2942">
      <w:rPr>
        <w:rStyle w:val="PageNumber"/>
        <w:noProof/>
      </w:rPr>
      <w:t>2</w:t>
    </w:r>
    <w:r>
      <w:rPr>
        <w:rStyle w:val="PageNumber"/>
      </w:rPr>
      <w:fldChar w:fldCharType="end"/>
    </w:r>
  </w:p>
  <w:p w:rsidR="002A2A03" w:rsidRDefault="00440977">
    <w:pPr>
      <w:pStyle w:val="Header"/>
      <w:ind w:right="360" w:firstLine="0"/>
    </w:pPr>
    <w:r>
      <w:t xml:space="preserve">THE MEDIA AND </w:t>
    </w:r>
    <w:r>
      <w:t>PUBLIC TRUST</w:t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440977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A2942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440977">
    <w:pPr>
      <w:ind w:right="360" w:firstLine="0"/>
    </w:pPr>
    <w:r>
      <w:t>Running h</w:t>
    </w:r>
    <w:r w:rsidR="00510258">
      <w:t>ead: THE MEDIA AND PUBLIC TRUST</w:t>
    </w:r>
    <w:r>
      <w:tab/>
    </w:r>
    <w:r>
      <w:tab/>
    </w:r>
    <w:r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F29F0"/>
    <w:rsid w:val="0000793A"/>
    <w:rsid w:val="00084A3C"/>
    <w:rsid w:val="00093EA6"/>
    <w:rsid w:val="000B0A32"/>
    <w:rsid w:val="000D13F9"/>
    <w:rsid w:val="000F61FA"/>
    <w:rsid w:val="0018145A"/>
    <w:rsid w:val="001A0A79"/>
    <w:rsid w:val="001F4D42"/>
    <w:rsid w:val="0022567A"/>
    <w:rsid w:val="00291525"/>
    <w:rsid w:val="002A2A03"/>
    <w:rsid w:val="002D2B32"/>
    <w:rsid w:val="002E33E3"/>
    <w:rsid w:val="00382E70"/>
    <w:rsid w:val="003A0D9E"/>
    <w:rsid w:val="00422195"/>
    <w:rsid w:val="00440977"/>
    <w:rsid w:val="00472240"/>
    <w:rsid w:val="004C1D13"/>
    <w:rsid w:val="00510258"/>
    <w:rsid w:val="005C441A"/>
    <w:rsid w:val="005F147E"/>
    <w:rsid w:val="005F5B64"/>
    <w:rsid w:val="006566FF"/>
    <w:rsid w:val="00692AD6"/>
    <w:rsid w:val="00734D92"/>
    <w:rsid w:val="00814066"/>
    <w:rsid w:val="00832520"/>
    <w:rsid w:val="008540F8"/>
    <w:rsid w:val="008B6AA2"/>
    <w:rsid w:val="00937386"/>
    <w:rsid w:val="00A017B5"/>
    <w:rsid w:val="00B903FB"/>
    <w:rsid w:val="00BF5942"/>
    <w:rsid w:val="00C016E3"/>
    <w:rsid w:val="00C262FB"/>
    <w:rsid w:val="00C3526B"/>
    <w:rsid w:val="00C67138"/>
    <w:rsid w:val="00C73A75"/>
    <w:rsid w:val="00C80C01"/>
    <w:rsid w:val="00CA0D6F"/>
    <w:rsid w:val="00CF29F0"/>
    <w:rsid w:val="00DA37F3"/>
    <w:rsid w:val="00E241F3"/>
    <w:rsid w:val="00E753CA"/>
    <w:rsid w:val="00EB26FE"/>
    <w:rsid w:val="00ED42D2"/>
    <w:rsid w:val="00EE583A"/>
    <w:rsid w:val="00F93F49"/>
    <w:rsid w:val="00FA29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F93F49"/>
    <w:pPr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F93F49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17</Words>
  <Characters>3521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41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2</cp:revision>
  <dcterms:created xsi:type="dcterms:W3CDTF">2019-02-02T07:35:00Z</dcterms:created>
  <dcterms:modified xsi:type="dcterms:W3CDTF">2019-02-02T07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5"&gt;&lt;session id="2KKg0JZy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